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54B8FD" w14:textId="77777777" w:rsidR="009C51D9" w:rsidRDefault="009C51D9" w:rsidP="008C36CB">
      <w:pPr>
        <w:spacing w:line="480" w:lineRule="auto"/>
        <w:rPr>
          <w:ins w:id="0" w:author="Justin Siegel" w:date="2015-05-11T22:18:00Z"/>
          <w:b/>
        </w:rPr>
      </w:pPr>
      <w:ins w:id="1" w:author="Justin Siegel" w:date="2015-05-11T22:18:00Z">
        <w:r>
          <w:rPr>
            <w:b/>
          </w:rPr>
          <w:t>MISSING SUPP:</w:t>
        </w:r>
      </w:ins>
    </w:p>
    <w:p w14:paraId="243C3D79" w14:textId="77777777" w:rsidR="009C51D9" w:rsidRDefault="009C51D9" w:rsidP="009C51D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2" w:author="Justin Siegel" w:date="2015-05-11T22:18:00Z"/>
          <w:rFonts w:ascii="Helvetica" w:hAnsi="Helvetica" w:cs="Helvetica"/>
        </w:rPr>
      </w:pPr>
      <w:ins w:id="3" w:author="Justin Siegel" w:date="2015-05-11T22:18:00Z">
        <w:r>
          <w:rPr>
            <w:rFonts w:ascii="Helvetica" w:hAnsi="Helvetica" w:cs="Helvetica"/>
          </w:rPr>
          <w:t>*Constraints File</w:t>
        </w:r>
      </w:ins>
    </w:p>
    <w:p w14:paraId="360F1164" w14:textId="77777777" w:rsidR="009C51D9" w:rsidRDefault="009C51D9" w:rsidP="009C51D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4" w:author="Justin Siegel" w:date="2015-05-11T22:18:00Z"/>
          <w:rFonts w:ascii="Helvetica" w:hAnsi="Helvetica" w:cs="Helvetica"/>
        </w:rPr>
      </w:pPr>
      <w:ins w:id="5" w:author="Justin Siegel" w:date="2015-05-11T22:18:00Z">
        <w:r>
          <w:rPr>
            <w:rFonts w:ascii="Helvetica" w:hAnsi="Helvetica" w:cs="Helvetica"/>
          </w:rPr>
          <w:t>*Example Input PDB with Ligand</w:t>
        </w:r>
      </w:ins>
    </w:p>
    <w:p w14:paraId="7B1AF946" w14:textId="77777777" w:rsidR="009C51D9" w:rsidRDefault="009C51D9" w:rsidP="009C51D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6" w:author="Justin Siegel" w:date="2015-05-11T22:18:00Z"/>
          <w:rFonts w:ascii="Helvetica" w:hAnsi="Helvetica" w:cs="Helvetica"/>
        </w:rPr>
      </w:pPr>
      <w:ins w:id="7" w:author="Justin Siegel" w:date="2015-05-11T22:18:00Z">
        <w:r>
          <w:rPr>
            <w:rFonts w:ascii="Helvetica" w:hAnsi="Helvetica" w:cs="Helvetica"/>
          </w:rPr>
          <w:t>*Example Command line, flags, and XML</w:t>
        </w:r>
      </w:ins>
    </w:p>
    <w:p w14:paraId="54D9EB5D" w14:textId="77777777" w:rsidR="009C51D9" w:rsidRDefault="009C51D9" w:rsidP="009C51D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8" w:author="Justin Siegel" w:date="2015-05-11T22:18:00Z"/>
          <w:rFonts w:ascii="Helvetica" w:hAnsi="Helvetica" w:cs="Helvetica"/>
        </w:rPr>
      </w:pPr>
    </w:p>
    <w:p w14:paraId="7425F8E0" w14:textId="77777777" w:rsidR="009C51D9" w:rsidRDefault="009C51D9" w:rsidP="009C51D9">
      <w:pPr>
        <w:spacing w:line="480" w:lineRule="auto"/>
        <w:rPr>
          <w:ins w:id="9" w:author="Justin Siegel" w:date="2015-05-11T22:18:00Z"/>
          <w:b/>
        </w:rPr>
      </w:pPr>
      <w:ins w:id="10" w:author="Justin Siegel" w:date="2015-05-11T22:18:00Z">
        <w:r>
          <w:rPr>
            <w:rFonts w:ascii="Helvetica" w:hAnsi="Helvetica" w:cs="Helvetica"/>
          </w:rPr>
          <w:t>*</w:t>
        </w:r>
        <w:proofErr w:type="gramStart"/>
        <w:r>
          <w:rPr>
            <w:rFonts w:ascii="Helvetica" w:hAnsi="Helvetica" w:cs="Helvetica"/>
          </w:rPr>
          <w:t>kcat</w:t>
        </w:r>
        <w:proofErr w:type="gramEnd"/>
        <w:r>
          <w:rPr>
            <w:rFonts w:ascii="Helvetica" w:hAnsi="Helvetica" w:cs="Helvetica"/>
          </w:rPr>
          <w:t xml:space="preserve"> </w:t>
        </w:r>
        <w:proofErr w:type="spellStart"/>
        <w:r>
          <w:rPr>
            <w:rFonts w:ascii="Helvetica" w:hAnsi="Helvetica" w:cs="Helvetica"/>
          </w:rPr>
          <w:t>vs</w:t>
        </w:r>
        <w:proofErr w:type="spellEnd"/>
        <w:r>
          <w:rPr>
            <w:rFonts w:ascii="Helvetica" w:hAnsi="Helvetica" w:cs="Helvetica"/>
          </w:rPr>
          <w:t xml:space="preserve"> Km plot</w:t>
        </w:r>
        <w:r w:rsidRPr="0040061F">
          <w:rPr>
            <w:b/>
          </w:rPr>
          <w:t xml:space="preserve"> </w:t>
        </w:r>
      </w:ins>
    </w:p>
    <w:p w14:paraId="23EEE1CC" w14:textId="77777777" w:rsidR="009C51D9" w:rsidRDefault="009C51D9" w:rsidP="009C51D9">
      <w:pPr>
        <w:spacing w:line="480" w:lineRule="auto"/>
        <w:rPr>
          <w:ins w:id="11" w:author="Justin Siegel" w:date="2015-05-11T22:18:00Z"/>
          <w:b/>
        </w:rPr>
      </w:pPr>
    </w:p>
    <w:p w14:paraId="4713ECDE" w14:textId="6FC99891" w:rsidR="00DF34E5" w:rsidRPr="0040061F" w:rsidRDefault="00DF34E5" w:rsidP="009C51D9">
      <w:pPr>
        <w:spacing w:line="480" w:lineRule="auto"/>
        <w:rPr>
          <w:b/>
        </w:rPr>
      </w:pPr>
      <w:bookmarkStart w:id="12" w:name="_GoBack"/>
      <w:bookmarkEnd w:id="12"/>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proofErr w:type="spellStart"/>
      <w:r>
        <w:rPr>
          <w:rFonts w:hint="eastAsia"/>
        </w:rPr>
        <w:t>X</w:t>
      </w:r>
      <w:r w:rsidR="00C42201">
        <w:t>iaokang</w:t>
      </w:r>
      <w:proofErr w:type="spellEnd"/>
      <w:r w:rsidR="00C42201">
        <w:t xml:space="preserve"> </w:t>
      </w:r>
      <w:r>
        <w:rPr>
          <w:rFonts w:hint="eastAsia"/>
        </w:rPr>
        <w:t>Wang</w:t>
      </w:r>
      <w:r w:rsidRPr="00DF34E5">
        <w:rPr>
          <w:rFonts w:hint="eastAsia"/>
          <w:vertAlign w:val="superscript"/>
        </w:rPr>
        <w:t>3</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w:t>
      </w:r>
      <w:proofErr w:type="gramStart"/>
      <w:r w:rsidR="00197777">
        <w:rPr>
          <w:vertAlign w:val="superscript"/>
        </w:rPr>
        <w:t>,6</w:t>
      </w:r>
      <w:proofErr w:type="gram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054D1F75" w:rsidR="00DF34E5" w:rsidRDefault="00DF34E5" w:rsidP="008C36CB">
      <w:pPr>
        <w:spacing w:line="480" w:lineRule="auto"/>
      </w:pPr>
      <w:r>
        <w:lastRenderedPageBreak/>
        <w:t>The use of computational modeling algorithms to guide the design of novel enzyme catalysts is a rapidly growing field.</w:t>
      </w:r>
      <w:r w:rsidR="00CA4931">
        <w:t xml:space="preserve"> </w:t>
      </w:r>
      <w:del w:id="13" w:author="Justin Siegel" w:date="2015-05-11T21:22:00Z">
        <w:r w:rsidDel="00D92F42">
          <w:delText>However</w:delText>
        </w:r>
      </w:del>
      <w:ins w:id="14" w:author="Justin Siegel" w:date="2015-05-11T21:22:00Z">
        <w:r w:rsidR="00D92F42">
          <w:t xml:space="preserve">Force-field based methods have now been utilized to engineer both </w:t>
        </w:r>
      </w:ins>
      <w:ins w:id="15" w:author="Justin Siegel" w:date="2015-05-11T21:24:00Z">
        <w:r w:rsidR="00D92F42">
          <w:t>enzyme</w:t>
        </w:r>
      </w:ins>
      <w:ins w:id="16" w:author="Justin Siegel" w:date="2015-05-11T21:22:00Z">
        <w:r w:rsidR="00D92F42">
          <w:t xml:space="preserve"> specificity and activity, </w:t>
        </w:r>
      </w:ins>
      <w:ins w:id="17" w:author="Justin Siegel" w:date="2015-05-11T21:23:00Z">
        <w:r w:rsidR="00D92F42">
          <w:t>however</w:t>
        </w:r>
      </w:ins>
      <w:ins w:id="18" w:author="Justin Siegel" w:date="2015-05-11T21:22:00Z">
        <w:r w:rsidR="00D92F42">
          <w:t xml:space="preserve"> </w:t>
        </w:r>
      </w:ins>
      <w:ins w:id="19" w:author="Justin Siegel" w:date="2015-05-11T21:25:00Z">
        <w:r w:rsidR="00D92F42">
          <w:t>successful</w:t>
        </w:r>
      </w:ins>
      <w:ins w:id="20" w:author="Justin Siegel" w:date="2015-05-11T21:24:00Z">
        <w:r w:rsidR="00D92F42">
          <w:t xml:space="preserve"> </w:t>
        </w:r>
      </w:ins>
      <w:ins w:id="21" w:author="Justin Siegel" w:date="2015-05-11T21:23:00Z">
        <w:r w:rsidR="00D92F42">
          <w:t>hit</w:t>
        </w:r>
      </w:ins>
      <w:ins w:id="22" w:author="Justin Siegel" w:date="2015-05-11T21:22:00Z">
        <w:r w:rsidR="00D92F42">
          <w:t xml:space="preserve"> rates </w:t>
        </w:r>
      </w:ins>
      <w:ins w:id="23" w:author="Justin Siegel" w:date="2015-05-11T21:24:00Z">
        <w:r w:rsidR="00D92F42">
          <w:t xml:space="preserve">are often under ten </w:t>
        </w:r>
      </w:ins>
      <w:ins w:id="24" w:author="Justin Siegel" w:date="2015-05-11T21:25:00Z">
        <w:r w:rsidR="00D92F42">
          <w:t>percent</w:t>
        </w:r>
      </w:ins>
      <w:ins w:id="25" w:author="Justin Siegel" w:date="2015-05-11T21:23:00Z">
        <w:r w:rsidR="00D92F42">
          <w:t xml:space="preserve">.  One potential reason for this is that </w:t>
        </w:r>
      </w:ins>
      <w:del w:id="26" w:author="Justin Siegel" w:date="2015-05-11T21:24:00Z">
        <w:r w:rsidDel="00D92F42">
          <w:delText xml:space="preserve">, </w:delText>
        </w:r>
      </w:del>
      <w:r>
        <w:t>current force-field based approaches are frequently trained using indirect measures of function rather than direct correlation to experimentally-determined functional effects</w:t>
      </w:r>
      <w:ins w:id="27" w:author="Justin Siegel" w:date="2015-05-11T21:26:00Z">
        <w:r w:rsidR="00D92F42">
          <w:t xml:space="preserve"> </w:t>
        </w:r>
      </w:ins>
      <w:del w:id="28" w:author="Justin Siegel" w:date="2015-05-11T21:24:00Z">
        <w:r w:rsidDel="00D92F42">
          <w:delText xml:space="preserve"> of mutations</w:delText>
        </w:r>
      </w:del>
      <w:r>
        <w:t xml:space="preserve">. This 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ins w:id="29" w:author="Justin Siegel" w:date="2015-05-11T21:28:00Z">
        <w:r w:rsidR="00D92F42">
          <w:t xml:space="preserve">. We demonstrate the utility of this data set by </w:t>
        </w:r>
      </w:ins>
      <w:ins w:id="30" w:author="Justin Siegel" w:date="2015-05-11T21:30:00Z">
        <w:r w:rsidR="00D92F42">
          <w:t xml:space="preserve">using machine learning to train a new algorithm that </w:t>
        </w:r>
      </w:ins>
      <w:ins w:id="31" w:author="Justin Siegel" w:date="2015-05-11T21:31:00Z">
        <w:r w:rsidR="00D92F42">
          <w:t>enables</w:t>
        </w:r>
      </w:ins>
      <w:ins w:id="32" w:author="Justin Siegel" w:date="2015-05-11T21:30:00Z">
        <w:r w:rsidR="00D92F42">
          <w:t xml:space="preserve"> </w:t>
        </w:r>
      </w:ins>
      <w:ins w:id="33" w:author="Justin Siegel" w:date="2015-05-11T21:31:00Z">
        <w:r w:rsidR="00D92F42">
          <w:t>prediction of each</w:t>
        </w:r>
      </w:ins>
      <w:ins w:id="34" w:author="Justin Siegel" w:date="2015-05-11T21:30:00Z">
        <w:r w:rsidR="00D92F42">
          <w:t xml:space="preserve"> kinetic parameter based on readily modeled and calculated</w:t>
        </w:r>
      </w:ins>
      <w:ins w:id="35" w:author="Justin Siegel" w:date="2015-05-11T21:29:00Z">
        <w:r w:rsidR="00D92F42">
          <w:t xml:space="preserve"> structural features</w:t>
        </w:r>
      </w:ins>
      <w:del w:id="36" w:author="Justin Siegel" w:date="2015-05-11T21:28:00Z">
        <w:r w:rsidDel="00D92F42">
          <w:delText xml:space="preserve"> and the subsequent use of this data set and a combination of </w:delText>
        </w:r>
      </w:del>
      <w:del w:id="37" w:author="Justin Siegel" w:date="2015-05-11T21:30:00Z">
        <w:r w:rsidDel="00D92F42">
          <w:delText>molecular modeling and machine learning to select</w:delText>
        </w:r>
      </w:del>
      <w:del w:id="38" w:author="Justin Siegel" w:date="2015-05-11T21:29:00Z">
        <w:r w:rsidDel="00D92F42">
          <w:delText xml:space="preserve"> informative structural features and predict functional parameters</w:delText>
        </w:r>
      </w:del>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Furthermore, there have been no reports evaluating the predictive power of the Rosetta Molecular Modeling Suite on the functional effects of enzyme mutations. Therefore efforts to both evaluate and improve the predictive power of this computationally inexpensive and widely accessible algorithm is of the utmost importance.</w:t>
      </w:r>
      <w:r w:rsidR="00AF585E">
        <w:t xml:space="preserve"> </w:t>
      </w:r>
    </w:p>
    <w:p w14:paraId="26877676" w14:textId="7F9453A3"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w:t>
      </w:r>
      <w:del w:id="39" w:author="Justin Siegel" w:date="2015-05-11T21:32:00Z">
        <w:r w:rsidR="00DF34E5" w:rsidDel="00BB2E28">
          <w:delText xml:space="preserve">This is likely also why there have been no reports on the predictive power of the Rosetta Molecular Modeling Suite on the effects of mutations on enzyme kinetics. </w:delText>
        </w:r>
      </w:del>
      <w:r w:rsidR="00DF34E5">
        <w:t>Yet, there is significant precedence in the use of large datasets to train and evaluate force-field based algorithms for protein function.</w:t>
      </w:r>
      <w:r>
        <w:t xml:space="preserve"> </w:t>
      </w:r>
      <w:r w:rsidR="00DF34E5">
        <w:t xml:space="preserve">A closely related example is the </w:t>
      </w:r>
      <w:proofErr w:type="spellStart"/>
      <w:r w:rsidR="00DF34E5">
        <w:t>ProTherm</w:t>
      </w:r>
      <w:proofErr w:type="spellEnd"/>
      <w:r w:rsidR="00DF34E5">
        <w:t xml:space="preserve"> database which has over twenty thousands of measured effects o</w:t>
      </w:r>
      <w:r w:rsidR="00C65137">
        <w:t>f mutations on 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r w:rsidR="00C65137">
        <w:fldChar w:fldCharType="end"/>
      </w:r>
      <w:r w:rsidR="00DF34E5">
        <w:t xml:space="preserve"> This database is the gold standard used for the development of numerous algorithms for predicting effects of mutat</w:t>
      </w:r>
      <w:r w:rsidR="00D27DC5">
        <w:t>ions on 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r w:rsidR="00F4224D" w:rsidRPr="00F4224D">
        <w:rPr>
          <w:vertAlign w:val="superscript"/>
        </w:rPr>
        <w:fldChar w:fldCharType="end"/>
      </w:r>
      <w:r>
        <w:t xml:space="preserve"> </w:t>
      </w:r>
    </w:p>
    <w:p w14:paraId="35D850C1" w14:textId="188B9B72"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del w:id="40" w:author="Justin Siegel" w:date="2015-05-11T21:33:00Z">
        <w:r w:rsidR="00DF34E5" w:rsidDel="00BB2E28">
          <w:delText xml:space="preserve">BglB </w:delText>
        </w:r>
      </w:del>
      <w:ins w:id="41" w:author="Justin Siegel" w:date="2015-05-11T21:33:00Z">
        <w:r w:rsidR="00BB2E28">
          <w:t xml:space="preserve">it </w:t>
        </w:r>
      </w:ins>
      <w:r w:rsidR="00DF34E5">
        <w:t xml:space="preserve">follows a classical </w:t>
      </w:r>
      <w:proofErr w:type="spellStart"/>
      <w:r w:rsidR="00DF34E5">
        <w:t>Koshland</w:t>
      </w:r>
      <w:proofErr w:type="spellEnd"/>
      <w:r w:rsidR="00DF34E5">
        <w:t xml:space="preserve"> double-displacement mechanism in which E353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3ED71950"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ins w:id="42" w:author="Justin Siegel" w:date="2015-05-11T21:33:00Z">
        <w:r w:rsidR="00BB2E28">
          <w:rPr>
            <w:vertAlign w:val="subscript"/>
          </w:rPr>
          <w:t>i</w:t>
        </w:r>
      </w:ins>
      <w:del w:id="43" w:author="Justin Siegel" w:date="2015-05-11T21:33:00Z">
        <w:r w:rsidR="000E4A77" w:rsidRPr="000E4A77" w:rsidDel="00BB2E28">
          <w:rPr>
            <w:vertAlign w:val="subscript"/>
          </w:rPr>
          <w:delText>I</w:delText>
        </w:r>
      </w:del>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proofErr w:type="gramStart"/>
      <w:r w:rsidRPr="005815CD">
        <w:rPr>
          <w:b/>
        </w:rPr>
        <w:t>Computationally-directed</w:t>
      </w:r>
      <w:proofErr w:type="gramEnd"/>
      <w:r w:rsidRPr="005815CD">
        <w:rPr>
          <w:b/>
        </w:rPr>
        <w:t xml:space="preserve"> engineering of BglB</w:t>
      </w:r>
    </w:p>
    <w:p w14:paraId="091B62FD" w14:textId="6FE16269" w:rsidR="00DF34E5" w:rsidRDefault="00DF34E5" w:rsidP="008C36CB">
      <w:pPr>
        <w:spacing w:line="480" w:lineRule="auto"/>
      </w:pPr>
      <w:r>
        <w:t>The crystal structure (PDB 2JIE) of recombinant BglB with the substrate analog 2-deoxy-2-fluoro-alpha-D-glucopyranose bound was used to identify the substrate binding pocket and the catalytic residues. To generate a molecular model approximating the first proposed transition state for the hydrolysis of pNPG, an S</w:t>
      </w:r>
      <w:r w:rsidRPr="009C31AA">
        <w:rPr>
          <w:vertAlign w:val="subscript"/>
        </w:rPr>
        <w:t>N</w:t>
      </w:r>
      <w:r>
        <w:t xml:space="preserve">2-like transition state was built and minimized in Spartan based on a 3D conformer of </w:t>
      </w:r>
      <w:proofErr w:type="spellStart"/>
      <w:r>
        <w:t>PubChem</w:t>
      </w:r>
      <w:proofErr w:type="spellEnd"/>
      <w:r>
        <w:t xml:space="preserve"> CID 92930. Functional constraints were used to define catalytic distances, angles, and dihedrals between pNPG, the acid-base E164, the nucleophile E353, and Y295, which is proposed to stabilize the </w:t>
      </w:r>
      <w:proofErr w:type="spellStart"/>
      <w:r>
        <w:t>nucleophilic</w:t>
      </w:r>
      <w:proofErr w:type="spellEnd"/>
      <w:r>
        <w:t xml:space="preserve">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2-like mechanism</w:t>
      </w:r>
      <w:ins w:id="44" w:author="Justin Siegel" w:date="2015-05-11T21:35:00Z">
        <w:r w:rsidR="00BB2E28">
          <w:t xml:space="preserve"> (See supplemental information for details)</w:t>
        </w:r>
      </w:ins>
      <w:r>
        <w:t xml:space="preserve">. </w:t>
      </w:r>
    </w:p>
    <w:p w14:paraId="7AB132AA" w14:textId="43B15420" w:rsidR="00DF34E5" w:rsidRDefault="00DF34E5" w:rsidP="008C36CB">
      <w:pPr>
        <w:spacing w:line="480" w:lineRule="auto"/>
      </w:pPr>
      <w:r>
        <w:tab/>
        <w:t xml:space="preserve">Two approaches were used to establish a set of mutants to generate and kinetically characterize. The first approach was </w:t>
      </w:r>
      <w:proofErr w:type="gramStart"/>
      <w:r>
        <w:t>a systematic alanine scan</w:t>
      </w:r>
      <w:proofErr w:type="gramEnd"/>
      <w:r>
        <w:t xml:space="preserve">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09193498" w:rsidR="00DF34E5" w:rsidRDefault="00DF34E5" w:rsidP="008C36CB">
      <w:pPr>
        <w:spacing w:line="480" w:lineRule="auto"/>
      </w:pPr>
      <w:r>
        <w:t>Each of the 104 mutants was made via Kunkel 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r w:rsidR="009F55F8">
        <w:fldChar w:fldCharType="end"/>
      </w:r>
      <w:r>
        <w:t xml:space="preserve"> using the Transcriptic cloud laboratory </w:t>
      </w:r>
      <w:commentRangeStart w:id="45"/>
      <w:r>
        <w:t>platform</w:t>
      </w:r>
      <w:commentRangeEnd w:id="45"/>
      <w:r w:rsidR="00BB2E28">
        <w:rPr>
          <w:rStyle w:val="CommentReference"/>
        </w:rPr>
        <w:commentReference w:id="45"/>
      </w:r>
      <w:r>
        <w:t xml:space="preserve"> and sequence-verified. Mutant plasmids were transformed into </w:t>
      </w:r>
      <w:r w:rsidRPr="009F55F8">
        <w:rPr>
          <w:i/>
        </w:rPr>
        <w:t>Escherichia coli</w:t>
      </w:r>
      <w:r>
        <w:t xml:space="preserve"> </w:t>
      </w:r>
      <w:proofErr w:type="gramStart"/>
      <w:r>
        <w:t>BL21(</w:t>
      </w:r>
      <w:proofErr w:type="gramEnd"/>
      <w:r>
        <w:t xml:space="preserve">DE3), and after expression proteins were purified via immobilized metal affinity chromatography. Absorbance at 280 nm was used to quantify protein yield and SDS-PAGE was used to evaluate purity. All proteins used in this study were greater than </w:t>
      </w:r>
      <w:ins w:id="46" w:author="Justin Siegel" w:date="2015-05-11T21:39:00Z">
        <w:r w:rsidR="00BB2E28">
          <w:t>8</w:t>
        </w:r>
      </w:ins>
      <w:del w:id="47" w:author="Justin Siegel" w:date="2015-05-11T21:39:00Z">
        <w:r w:rsidDel="00BB2E28">
          <w:delText>9</w:delText>
        </w:r>
      </w:del>
      <w:proofErr w:type="gramStart"/>
      <w:r>
        <w:t>0% pure, and fresh resin</w:t>
      </w:r>
      <w:proofErr w:type="gramEnd"/>
      <w:r>
        <w:t xml:space="preserve"> was used for each mutant to prevent wild type contamination. </w:t>
      </w:r>
    </w:p>
    <w:p w14:paraId="4ADFA509" w14:textId="1714D6D0" w:rsidR="00DF34E5" w:rsidRDefault="00DF34E5" w:rsidP="008C36CB">
      <w:pPr>
        <w:spacing w:line="480" w:lineRule="auto"/>
      </w:pPr>
      <w:r>
        <w:tab/>
        <w:t>A total of ten biological replicates of the native BglB were used to assess expression and purification. The average yield is found to be 1.2 ± 0.4 mg/</w:t>
      </w:r>
      <w:proofErr w:type="spellStart"/>
      <w:r>
        <w:t>mL.</w:t>
      </w:r>
      <w:proofErr w:type="spellEnd"/>
      <w:r>
        <w:t xml:space="preserve"> Of the 104 mutants synthesized, 90 are found to express and purify as soluble protein (Figure 2). The yields for all 104 mutants </w:t>
      </w:r>
      <w:r w:rsidR="00B95A22">
        <w:t>are included in</w:t>
      </w:r>
      <w:r>
        <w:t xml:space="preserve"> </w:t>
      </w:r>
      <w:r w:rsidR="00B95A22">
        <w:t>Supplemental Table 1</w:t>
      </w:r>
      <w:r>
        <w:t>. Greater than 35% maintained the yields obtained for native BglB, and 15% are not expressed and purified as a soluble protein above our limit of detection (0.1 mg/mL) based on A280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r>
        <w:t xml:space="preserve">Michaelis-Menten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s 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27036211"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 x 10</w:t>
      </w:r>
      <w:r w:rsidRPr="00BB2E28">
        <w:rPr>
          <w:vertAlign w:val="superscript"/>
          <w:rPrChange w:id="48" w:author="Justin Siegel" w:date="2015-05-11T21:40:00Z">
            <w:rPr/>
          </w:rPrChange>
        </w:rPr>
        <w:t>5</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ins w:id="49" w:author="Justin Siegel" w:date="2015-05-11T21:40:00Z">
        <w:r w:rsidR="00BB2E28">
          <w:rPr>
            <w:vertAlign w:val="subscript"/>
          </w:rPr>
          <w:t>i</w:t>
        </w:r>
      </w:ins>
      <w:del w:id="50" w:author="Justin Siegel" w:date="2015-05-11T21:40:00Z">
        <w:r w:rsidR="001F1063" w:rsidRPr="001F1063" w:rsidDel="00BB2E28">
          <w:rPr>
            <w:vertAlign w:val="subscript"/>
          </w:rPr>
          <w:delText>I</w:delText>
        </w:r>
      </w:del>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Q19A, which decreases catalytic efficiency 57,000-fold. An analysis of the crystal structure of BglB illustrates that both the nitrogen and oxygen of the amide sidechain interact with hydroxyl groups on the substrate (Figure 3A). Based on a multiple sequence alignment of the </w:t>
      </w:r>
      <w:proofErr w:type="spellStart"/>
      <w:r>
        <w:t>Pfam</w:t>
      </w:r>
      <w:proofErr w:type="spellEnd"/>
      <w:r>
        <w:t xml:space="preserve"> database for the BglB enzyme family comprising 1,554 non-redundant proteins, Q19 is 95% conserved (Figure 3B).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 xml:space="preserve">to removing the established catalytic residue E353. Unlike E353, the </w:t>
      </w:r>
      <w:proofErr w:type="spellStart"/>
      <w:r>
        <w:t>nucleophilic</w:t>
      </w:r>
      <w:proofErr w:type="spellEnd"/>
      <w:r>
        <w:t xml:space="preserve"> glutamate directly involved in the reaction chemistry, Q19 is not involved in chemistry of the reaction. A crystal structure in complex with the 2-deoxy-2-fluoro-</w:t>
      </w:r>
      <w:r w:rsidR="0075290A" w:rsidRPr="0075290A">
        <w:rPr>
          <w:rFonts w:ascii="Symbol" w:hAnsi="Symbol"/>
        </w:rPr>
        <w:t></w:t>
      </w:r>
      <w:r>
        <w:t>-D-</w:t>
      </w:r>
      <w:proofErr w:type="spellStart"/>
      <w:r>
        <w:t>glucopyranose</w:t>
      </w:r>
      <w:proofErr w:type="spellEnd"/>
      <w:r>
        <w:t xml:space="preserve"> inhibitor of the Q19A mutation may help elucidate the structural effect of this mutation. Based on molecular modeling, no major structural change for this mutant is </w:t>
      </w:r>
      <w:r w:rsidR="006927C5">
        <w:t>predicted (Supplemental Figure 2</w:t>
      </w:r>
      <w:r w:rsidR="005D2F49">
        <w:t>A</w:t>
      </w:r>
      <w:r>
        <w:t xml:space="preserve">). </w:t>
      </w:r>
    </w:p>
    <w:p w14:paraId="290AA882" w14:textId="0A2C75E5" w:rsidR="00DF34E5" w:rsidRDefault="00DF34E5" w:rsidP="008C36CB">
      <w:pPr>
        <w:spacing w:line="480" w:lineRule="auto"/>
      </w:pPr>
      <w:r>
        <w:tab/>
        <w:t xml:space="preserve">Another unexpected 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adopts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result in a significant change of the electrostatic environment around the active site, suggesting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the previously proposed hypothesis that the electrostatic environment of </w:t>
      </w:r>
      <w:del w:id="51" w:author="Justin Siegel" w:date="2015-05-11T21:42:00Z">
        <w:r w:rsidDel="00BB2E28">
          <w:delText xml:space="preserve">the </w:delText>
        </w:r>
      </w:del>
      <w:ins w:id="52" w:author="Justin Siegel" w:date="2015-05-11T21:42:00Z">
        <w:r w:rsidR="00BB2E28">
          <w:t xml:space="preserve">an </w:t>
        </w:r>
      </w:ins>
      <w:r>
        <w:t>enzyme active site is of primary i</w:t>
      </w:r>
      <w:r w:rsidR="00E31C1E">
        <w:t>mportance to 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w:t>
      </w:r>
      <w:proofErr w:type="gramStart"/>
      <w:r w:rsidR="00DF34E5">
        <w:t>identity</w:t>
      </w:r>
      <w:proofErr w:type="gramEnd"/>
      <w:r w:rsidR="00DF34E5">
        <w:t xml:space="preserve"> and function if a particular residue is &lt;85% conserved. Finally, the mutation R240A, which is not observed in any natural variant in the </w:t>
      </w:r>
      <w:proofErr w:type="spellStart"/>
      <w:r w:rsidR="00DF34E5">
        <w:t>glycosyl</w:t>
      </w:r>
      <w:proofErr w:type="spellEnd"/>
      <w:r w:rsidR="00DF34E5">
        <w:t xml:space="preserve">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and backbone minimization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w:t>
      </w:r>
      <w:commentRangeStart w:id="53"/>
      <w:r>
        <w:t>Materials</w:t>
      </w:r>
      <w:commentRangeEnd w:id="53"/>
      <w:r w:rsidR="00B20ED9">
        <w:rPr>
          <w:rStyle w:val="CommentReference"/>
        </w:rPr>
        <w:commentReference w:id="53"/>
      </w:r>
      <w:r>
        <w:t xml:space="preserve">. </w:t>
      </w:r>
    </w:p>
    <w:p w14:paraId="1E2DE8A5" w14:textId="0188FAD2" w:rsidR="00DF34E5" w:rsidRDefault="00DF34E5" w:rsidP="008C36CB">
      <w:pPr>
        <w:spacing w:line="480" w:lineRule="auto"/>
      </w:pPr>
      <w:r>
        <w:tab/>
        <w:t xml:space="preserve">For each mutant, 100 models were generated as described above and the lowest 10 in overall system energy </w:t>
      </w:r>
      <w:ins w:id="54" w:author="Justin Siegel" w:date="2015-05-11T21:45:00Z">
        <w:r w:rsidR="00B20ED9">
          <w:t xml:space="preserve">for each mutant </w:t>
        </w:r>
      </w:ins>
      <w:r>
        <w:t xml:space="preserve">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w:t>
      </w:r>
      <w:ins w:id="55" w:author="Justin Siegel" w:date="2015-05-11T21:47:00Z">
        <w:r w:rsidR="00B20ED9">
          <w:t xml:space="preserve">average </w:t>
        </w:r>
      </w:ins>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5577597"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w:t>
      </w:r>
      <w:proofErr w:type="gramStart"/>
      <w:r>
        <w:t>machine learning</w:t>
      </w:r>
      <w:proofErr w:type="gramEnd"/>
      <w:r>
        <w:t xml:space="preserve">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and predict each kinetic </w:t>
      </w:r>
      <w:commentRangeStart w:id="56"/>
      <w:r>
        <w:t>constant</w:t>
      </w:r>
      <w:commentRangeEnd w:id="56"/>
      <w:r w:rsidR="00B20ED9">
        <w:rPr>
          <w:rStyle w:val="CommentReference"/>
        </w:rPr>
        <w:commentReference w:id="56"/>
      </w:r>
      <w:r>
        <w:t>.</w:t>
      </w:r>
      <w:del w:id="57" w:author="Justin Siegel" w:date="2015-05-11T21:48:00Z">
        <w:r w:rsidDel="00B20ED9">
          <w:delText>.</w:delText>
        </w:r>
      </w:del>
      <w:r>
        <w:t xml:space="preserve">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illustrates the correlations between machine learning predictions and </w:t>
      </w:r>
      <w:proofErr w:type="gramStart"/>
      <w:r w:rsidR="00DF34E5">
        <w:t>experimentally-measured</w:t>
      </w:r>
      <w:proofErr w:type="gramEnd"/>
      <w:r w:rsidR="00DF34E5">
        <w:t xml:space="preserve"> values. </w:t>
      </w:r>
    </w:p>
    <w:p w14:paraId="285AF232" w14:textId="71C5FB92"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w:t>
      </w:r>
      <w:del w:id="58" w:author="Justin Siegel" w:date="2015-05-11T21:53:00Z">
        <w:r w:rsidR="00DF34E5" w:rsidDel="00342F97">
          <w:delText xml:space="preserve">indicating </w:delText>
        </w:r>
      </w:del>
      <w:ins w:id="59" w:author="Justin Siegel" w:date="2015-05-11T21:53:00Z">
        <w:r w:rsidR="00342F97">
          <w:t xml:space="preserve">meaning </w:t>
        </w:r>
      </w:ins>
      <w:r w:rsidR="00DF34E5">
        <w:t>that</w:t>
      </w:r>
      <w:ins w:id="60" w:author="Justin Siegel" w:date="2015-05-11T21:52:00Z">
        <w:r w:rsidR="00B20ED9">
          <w:t xml:space="preserve"> in</w:t>
        </w:r>
      </w:ins>
      <w:r w:rsidR="00DF34E5">
        <w:t xml:space="preserve"> BglB </w:t>
      </w:r>
      <w:ins w:id="61" w:author="Justin Siegel" w:date="2015-05-11T21:52:00Z">
        <w:r w:rsidR="00B20ED9">
          <w:t>an increase in structural packing around the catalytic residues and protein results in a higher K</w:t>
        </w:r>
        <w:r w:rsidR="00B20ED9" w:rsidRPr="00342F97">
          <w:rPr>
            <w:vertAlign w:val="subscript"/>
            <w:rPrChange w:id="62" w:author="Justin Siegel" w:date="2015-05-11T21:54:00Z">
              <w:rPr/>
            </w:rPrChange>
          </w:rPr>
          <w:t>M</w:t>
        </w:r>
        <w:r w:rsidR="00B20ED9">
          <w:t>.</w:t>
        </w:r>
        <w:r w:rsidR="00342F97">
          <w:t xml:space="preserve">  </w:t>
        </w:r>
      </w:ins>
      <w:ins w:id="63" w:author="Justin Siegel" w:date="2015-05-11T21:55:00Z">
        <w:r w:rsidR="00342F97">
          <w:t>Since</w:t>
        </w:r>
      </w:ins>
      <w:ins w:id="64" w:author="Justin Siegel" w:date="2015-05-11T21:56:00Z">
        <w:r w:rsidR="00342F97">
          <w:t xml:space="preserve"> substrate binding has a </w:t>
        </w:r>
      </w:ins>
      <w:ins w:id="65" w:author="Justin Siegel" w:date="2015-05-11T21:57:00Z">
        <w:r w:rsidR="00342F97">
          <w:t xml:space="preserve">direct </w:t>
        </w:r>
      </w:ins>
      <w:ins w:id="66" w:author="Justin Siegel" w:date="2015-05-11T21:56:00Z">
        <w:r w:rsidR="00342F97">
          <w:t>effect on</w:t>
        </w:r>
      </w:ins>
      <w:ins w:id="67" w:author="Justin Siegel" w:date="2015-05-11T21:55:00Z">
        <w:r w:rsidR="00342F97">
          <w:t xml:space="preserve"> K</w:t>
        </w:r>
      </w:ins>
      <w:ins w:id="68" w:author="Justin Siegel" w:date="2015-05-11T21:57:00Z">
        <w:r w:rsidR="00342F97" w:rsidRPr="00342F97">
          <w:rPr>
            <w:vertAlign w:val="subscript"/>
            <w:rPrChange w:id="69" w:author="Justin Siegel" w:date="2015-05-11T21:57:00Z">
              <w:rPr/>
            </w:rPrChange>
          </w:rPr>
          <w:t>M</w:t>
        </w:r>
      </w:ins>
      <w:ins w:id="70" w:author="Justin Siegel" w:date="2015-05-11T21:56:00Z">
        <w:r w:rsidR="00342F97">
          <w:t xml:space="preserve">, this suggests </w:t>
        </w:r>
      </w:ins>
      <w:ins w:id="71" w:author="Justin Siegel" w:date="2015-05-11T21:53:00Z">
        <w:r w:rsidR="00342F97">
          <w:t xml:space="preserve">physical space is needed </w:t>
        </w:r>
      </w:ins>
      <w:commentRangeStart w:id="72"/>
      <w:del w:id="73" w:author="Justin Siegel" w:date="2015-05-11T21:53:00Z">
        <w:r w:rsidR="00DF34E5" w:rsidDel="00342F97">
          <w:delText xml:space="preserve">requires room </w:delText>
        </w:r>
      </w:del>
      <w:r w:rsidR="00DF34E5">
        <w:t xml:space="preserve">around each catalytic residue and the entire protein </w:t>
      </w:r>
      <w:del w:id="74" w:author="Justin Siegel" w:date="2015-05-11T21:54:00Z">
        <w:r w:rsidR="00DF34E5" w:rsidDel="00342F97">
          <w:delText>in order to optimally accommodate the substrate</w:delText>
        </w:r>
        <w:commentRangeEnd w:id="72"/>
        <w:r w:rsidR="00981B20" w:rsidDel="00342F97">
          <w:rPr>
            <w:rStyle w:val="CommentReference"/>
          </w:rPr>
          <w:commentReference w:id="72"/>
        </w:r>
      </w:del>
      <w:ins w:id="75" w:author="Justin Siegel" w:date="2015-05-11T21:56:00Z">
        <w:r w:rsidR="00342F97">
          <w:t xml:space="preserve">in order to optimally </w:t>
        </w:r>
      </w:ins>
      <w:ins w:id="76" w:author="Justin Siegel" w:date="2015-05-11T21:58:00Z">
        <w:r w:rsidR="00342F97">
          <w:t>accommodate</w:t>
        </w:r>
      </w:ins>
      <w:ins w:id="77" w:author="Justin Siegel" w:date="2015-05-11T21:56:00Z">
        <w:r w:rsidR="00342F97">
          <w:t xml:space="preserve"> </w:t>
        </w:r>
      </w:ins>
      <w:ins w:id="78" w:author="Justin Siegel" w:date="2015-05-11T21:57:00Z">
        <w:r w:rsidR="00342F97">
          <w:t>the</w:t>
        </w:r>
      </w:ins>
      <w:ins w:id="79" w:author="Justin Siegel" w:date="2015-05-11T21:56:00Z">
        <w:r w:rsidR="00342F97">
          <w:t xml:space="preserve"> </w:t>
        </w:r>
      </w:ins>
      <w:ins w:id="80" w:author="Justin Siegel" w:date="2015-05-11T21:57:00Z">
        <w:r w:rsidR="00342F97">
          <w:t>substrate</w:t>
        </w:r>
      </w:ins>
      <w:r w:rsidR="00DF34E5">
        <w:t>. These features and interpretation of their selection is consistent with an induced fit mechanism. However, if BglB employs an induced fit mechanism, the structural changes would likely be relatively small since the RMSD between the apo and transition state analogue bound forms of BglB is &lt;</w:t>
      </w:r>
      <w:r w:rsidR="00DC381A">
        <w:t xml:space="preserve"> </w:t>
      </w:r>
      <w:r w:rsidR="00DF34E5">
        <w:t xml:space="preserve">0.2 Å. </w:t>
      </w:r>
    </w:p>
    <w:p w14:paraId="440A2B73" w14:textId="31581AB3"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del w:id="81" w:author="Justin Siegel" w:date="2015-05-11T21:59:00Z">
        <w:r w:rsidDel="00342F97">
          <w:delText>Taken together with the finding that residues such as E222 which do not make direct molecular interactions with the substrate nonetheless play a key role in catalysis, t</w:delText>
        </w:r>
      </w:del>
      <w:ins w:id="82" w:author="Justin Siegel" w:date="2015-05-11T21:59:00Z">
        <w:r w:rsidR="00342F97">
          <w:t>T</w:t>
        </w:r>
      </w:ins>
      <w:r>
        <w:t xml:space="preserve">he </w:t>
      </w:r>
      <w:del w:id="83" w:author="Justin Siegel" w:date="2015-05-11T21:59:00Z">
        <w:r w:rsidDel="00342F97">
          <w:delText xml:space="preserve">identification </w:delText>
        </w:r>
      </w:del>
      <w:ins w:id="84" w:author="Justin Siegel" w:date="2015-05-11T21:59:00Z">
        <w:r w:rsidR="00342F97">
          <w:t xml:space="preserve">selection </w:t>
        </w:r>
      </w:ins>
      <w:r>
        <w:t xml:space="preserve">of these features </w:t>
      </w:r>
      <w:del w:id="85" w:author="Justin Siegel" w:date="2015-05-11T22:00:00Z">
        <w:r w:rsidDel="00342F97">
          <w:delText xml:space="preserve">as </w:delText>
        </w:r>
      </w:del>
      <w:del w:id="86" w:author="Justin Siegel" w:date="2015-05-11T21:59:00Z">
        <w:r w:rsidDel="00342F97">
          <w:delText xml:space="preserve">being important </w:delText>
        </w:r>
      </w:del>
      <w:r>
        <w:t xml:space="preserve">by the machine learning algorithm is consistent with </w:t>
      </w:r>
      <w:ins w:id="87" w:author="Justin Siegel" w:date="2015-05-11T22:00:00Z">
        <w:r w:rsidR="00342F97">
          <w:t xml:space="preserve">hypothesis that </w:t>
        </w:r>
      </w:ins>
      <w:r>
        <w:t xml:space="preserve">the finely-tuned electrostatic environment of the BglB active site </w:t>
      </w:r>
      <w:del w:id="88" w:author="Justin Siegel" w:date="2015-05-11T22:00:00Z">
        <w:r w:rsidDel="00342F97">
          <w:delText xml:space="preserve">being </w:delText>
        </w:r>
      </w:del>
      <w:ins w:id="89" w:author="Justin Siegel" w:date="2015-05-11T22:00:00Z">
        <w:r w:rsidR="00342F97">
          <w:t xml:space="preserve">is </w:t>
        </w:r>
      </w:ins>
      <w:r>
        <w:t>of primary impo</w:t>
      </w:r>
      <w:r w:rsidR="00515B0C">
        <w:t>rtance for 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r w:rsidR="00955701">
        <w:fldChar w:fldCharType="end"/>
      </w:r>
    </w:p>
    <w:p w14:paraId="5531B8F6" w14:textId="7E60C2D8"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proofErr w:type="gramStart"/>
      <w:r w:rsidR="00F4224D" w:rsidRPr="00F4224D">
        <w:rPr>
          <w:noProof/>
          <w:vertAlign w:val="superscript"/>
        </w:rPr>
        <w:t>15</w:t>
      </w:r>
      <w:r w:rsidR="00D36C90">
        <w:fldChar w:fldCharType="end"/>
      </w:r>
      <w:r>
        <w:t xml:space="preserve"> This is further supported by the finding</w:t>
      </w:r>
      <w:proofErr w:type="gramEnd"/>
      <w:r>
        <w:t xml:space="preserve"> that the mutation Q19A, which removes two hydrogen bond interactions between Q19 and pNPG is equivalent to the catalytic knockout E353A in reduc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152501">
        <w:t>.</w:t>
      </w:r>
    </w:p>
    <w:p w14:paraId="6F919B91" w14:textId="3836758A"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del w:id="90" w:author="Justin Siegel" w:date="2015-05-11T22:03:00Z">
        <w:r w:rsidR="00C54EC9" w:rsidDel="00FD1932">
          <w:delText>T</w:delText>
        </w:r>
        <w:r w:rsidR="00DF34E5" w:rsidDel="00FD1932">
          <w:delText xml:space="preserve">his </w:delText>
        </w:r>
      </w:del>
      <w:ins w:id="91" w:author="Justin Siegel" w:date="2015-05-11T22:03:00Z">
        <w:r w:rsidR="00FD1932">
          <w:t xml:space="preserve">Further analysis of </w:t>
        </w:r>
        <w:r w:rsidR="00FD1932" w:rsidRPr="00AE71AE">
          <w:rPr>
            <w:i/>
          </w:rPr>
          <w:t>k</w:t>
        </w:r>
        <w:r w:rsidR="00FD1932" w:rsidRPr="00AE71AE">
          <w:rPr>
            <w:vertAlign w:val="subscript"/>
          </w:rPr>
          <w:t>cat</w:t>
        </w:r>
        <w:r w:rsidR="00FD1932">
          <w:t xml:space="preserve"> and </w:t>
        </w:r>
      </w:ins>
      <w:ins w:id="92" w:author="Justin Siegel" w:date="2015-05-11T22:04:00Z">
        <w:r w:rsidR="00FD1932">
          <w:t>K</w:t>
        </w:r>
        <w:r w:rsidR="00FD1932" w:rsidRPr="004F15C1">
          <w:rPr>
            <w:vertAlign w:val="subscript"/>
          </w:rPr>
          <w:t>M</w:t>
        </w:r>
        <w:r w:rsidR="00FD1932">
          <w:t xml:space="preserve"> revealed</w:t>
        </w:r>
      </w:ins>
      <w:ins w:id="93" w:author="Justin Siegel" w:date="2015-05-11T22:03:00Z">
        <w:r w:rsidR="00FD1932">
          <w:t xml:space="preserve"> that there is no significant correlation between two </w:t>
        </w:r>
      </w:ins>
      <w:ins w:id="94" w:author="Justin Siegel" w:date="2015-05-11T22:04:00Z">
        <w:r w:rsidR="00FD1932">
          <w:t>parameters</w:t>
        </w:r>
      </w:ins>
      <w:del w:id="95" w:author="Justin Siegel" w:date="2015-05-11T22:03:00Z">
        <w:r w:rsidR="00DF34E5" w:rsidDel="00FD1932">
          <w:delText xml:space="preserve">is not entirely unexpected since no significant correlation is observed between </w:delText>
        </w:r>
        <w:r w:rsidR="004F15C1" w:rsidRPr="00AE71AE" w:rsidDel="00FD1932">
          <w:rPr>
            <w:i/>
          </w:rPr>
          <w:delText>k</w:delText>
        </w:r>
        <w:r w:rsidR="004F15C1" w:rsidRPr="00AE71AE" w:rsidDel="00FD1932">
          <w:rPr>
            <w:vertAlign w:val="subscript"/>
          </w:rPr>
          <w:delText>cat</w:delText>
        </w:r>
        <w:r w:rsidR="00DF34E5" w:rsidDel="00FD1932">
          <w:delText xml:space="preserve"> and </w:delText>
        </w:r>
        <w:r w:rsidR="004F15C1" w:rsidDel="00FD1932">
          <w:delText>K</w:delText>
        </w:r>
        <w:r w:rsidR="004F15C1" w:rsidRPr="004F15C1" w:rsidDel="00FD1932">
          <w:rPr>
            <w:vertAlign w:val="subscript"/>
          </w:rPr>
          <w:delText>M</w:delText>
        </w:r>
        <w:r w:rsidR="00DF34E5" w:rsidDel="00FD1932">
          <w:delText xml:space="preserve"> </w:delText>
        </w:r>
        <w:r w:rsidR="00CD6A07" w:rsidDel="00FD1932">
          <w:delText>for</w:delText>
        </w:r>
        <w:r w:rsidR="00DF34E5" w:rsidDel="00FD1932">
          <w:delText xml:space="preserve"> the mutants</w:delText>
        </w:r>
      </w:del>
      <w:r w:rsidR="00DF34E5">
        <w:t xml:space="preserve"> </w:t>
      </w:r>
      <w:r w:rsidR="009E3F2F">
        <w:t>in</w:t>
      </w:r>
      <w:r w:rsidR="00DF34E5">
        <w:t xml:space="preserve"> this dataset (Supplemental </w:t>
      </w:r>
      <w:del w:id="96" w:author="Justin Siegel" w:date="2015-05-11T22:02:00Z">
        <w:r w:rsidR="00B21D0F" w:rsidDel="00342F97">
          <w:delText>Table</w:delText>
        </w:r>
        <w:r w:rsidR="00DF34E5" w:rsidDel="00342F97">
          <w:delText xml:space="preserve"> </w:delText>
        </w:r>
      </w:del>
      <w:ins w:id="97" w:author="Justin Siegel" w:date="2015-05-11T22:02:00Z">
        <w:r w:rsidR="00342F97">
          <w:t xml:space="preserve">Figure </w:t>
        </w:r>
      </w:ins>
      <w:ins w:id="98" w:author="Justin Siegel" w:date="2015-05-11T22:01:00Z">
        <w:r w:rsidR="00342F97">
          <w:t>3</w:t>
        </w:r>
      </w:ins>
      <w:del w:id="99" w:author="Justin Siegel" w:date="2015-05-11T22:01:00Z">
        <w:r w:rsidR="00B21D0F" w:rsidDel="00342F97">
          <w:delText>2</w:delText>
        </w:r>
      </w:del>
      <w:r w:rsidR="00DF34E5">
        <w:t>)</w:t>
      </w:r>
      <w:ins w:id="100" w:author="Justin Siegel" w:date="2015-05-11T22:04:00Z">
        <w:r w:rsidR="00FD1932">
          <w:t>. This</w:t>
        </w:r>
      </w:ins>
      <w:del w:id="101" w:author="Justin Siegel" w:date="2015-05-11T22:04:00Z">
        <w:r w:rsidR="00DF34E5" w:rsidDel="00FD1932">
          <w:delText>,</w:delText>
        </w:r>
      </w:del>
      <w:r w:rsidR="00DF34E5">
        <w:t xml:space="preserve"> suggest</w:t>
      </w:r>
      <w:ins w:id="102" w:author="Justin Siegel" w:date="2015-05-11T22:04:00Z">
        <w:r w:rsidR="00FD1932">
          <w:t>s</w:t>
        </w:r>
      </w:ins>
      <w:del w:id="103" w:author="Justin Siegel" w:date="2015-05-11T22:04:00Z">
        <w:r w:rsidR="00DF34E5" w:rsidDel="00FD1932">
          <w:delText>ing</w:delText>
        </w:r>
      </w:del>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w:t>
      </w:r>
      <w:commentRangeStart w:id="104"/>
      <w:proofErr w:type="spellStart"/>
      <w:r w:rsidR="00DF34E5">
        <w:t>BglB</w:t>
      </w:r>
      <w:commentRangeEnd w:id="104"/>
      <w:proofErr w:type="spellEnd"/>
      <w:r w:rsidR="00342F97">
        <w:rPr>
          <w:rStyle w:val="CommentReference"/>
        </w:rPr>
        <w:commentReference w:id="104"/>
      </w:r>
      <w:ins w:id="105" w:author="Justin Siegel" w:date="2015-05-11T22:04:00Z">
        <w:r w:rsidR="00FD1932">
          <w:t xml:space="preserve">, and it is therefore </w:t>
        </w:r>
      </w:ins>
      <w:del w:id="106" w:author="Justin Siegel" w:date="2015-05-11T22:04:00Z">
        <w:r w:rsidR="00DF34E5" w:rsidDel="00FD1932">
          <w:delText>.</w:delText>
        </w:r>
      </w:del>
      <w:ins w:id="107" w:author="Justin Siegel" w:date="2015-05-11T22:05:00Z">
        <w:r w:rsidR="00FD1932">
          <w:t xml:space="preserve">not unexpected that </w:t>
        </w:r>
      </w:ins>
      <w:del w:id="108" w:author="Justin Siegel" w:date="2015-05-11T22:05:00Z">
        <w:r w:rsidR="00DF34E5" w:rsidDel="00FD1932">
          <w:delText xml:space="preserve"> </w:delText>
        </w:r>
        <w:commentRangeStart w:id="109"/>
        <w:r w:rsidR="00DF34E5" w:rsidDel="00FD1932">
          <w:delText xml:space="preserve">Therefore, selected </w:delText>
        </w:r>
      </w:del>
      <w:r w:rsidR="00DF34E5">
        <w:t xml:space="preserve">features </w:t>
      </w:r>
      <w:del w:id="110" w:author="Justin Siegel" w:date="2015-05-11T22:05:00Z">
        <w:r w:rsidR="00DF34E5" w:rsidDel="00FD1932">
          <w:delText xml:space="preserve">that </w:delText>
        </w:r>
      </w:del>
      <w:ins w:id="111" w:author="Justin Siegel" w:date="2015-05-11T22:06:00Z">
        <w:r w:rsidR="00FD1932">
          <w:t>found to be</w:t>
        </w:r>
      </w:ins>
      <w:del w:id="112" w:author="Justin Siegel" w:date="2015-05-11T22:06:00Z">
        <w:r w:rsidR="00DF34E5" w:rsidDel="00FD1932">
          <w:delText>are</w:delText>
        </w:r>
      </w:del>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del w:id="113" w:author="Justin Siegel" w:date="2015-05-11T22:05:00Z">
        <w:r w:rsidR="00DF34E5" w:rsidDel="00FD1932">
          <w:delText>would not be required to be</w:delText>
        </w:r>
      </w:del>
      <w:ins w:id="114" w:author="Justin Siegel" w:date="2015-05-11T22:05:00Z">
        <w:r w:rsidR="00FD1932">
          <w:t>are not</w:t>
        </w:r>
      </w:ins>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commentRangeEnd w:id="109"/>
      <w:r w:rsidR="000821C2">
        <w:rPr>
          <w:rStyle w:val="CommentReference"/>
        </w:rPr>
        <w:commentReference w:id="109"/>
      </w:r>
    </w:p>
    <w:p w14:paraId="400A0096" w14:textId="3204D4EE"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is likely stems from </w:t>
      </w:r>
      <w:del w:id="115" w:author="Justin Siegel" w:date="2015-05-11T22:07:00Z">
        <w:r w:rsidR="00DF34E5" w:rsidDel="00FD1932">
          <w:delText xml:space="preserve">the </w:delText>
        </w:r>
      </w:del>
      <w:r w:rsidR="00DF34E5">
        <w:t xml:space="preserve">training </w:t>
      </w:r>
      <w:del w:id="116" w:author="Justin Siegel" w:date="2015-05-11T22:07:00Z">
        <w:r w:rsidR="00DF34E5" w:rsidDel="00FD1932">
          <w:delText xml:space="preserve">of </w:delText>
        </w:r>
      </w:del>
      <w:r w:rsidR="00DF34E5">
        <w:t xml:space="preserve">the </w:t>
      </w:r>
      <w:del w:id="117" w:author="Justin Siegel" w:date="2015-05-11T22:07:00Z">
        <w:r w:rsidR="00DF34E5" w:rsidDel="00FD1932">
          <w:delText xml:space="preserve">current </w:delText>
        </w:r>
      </w:del>
      <w:r w:rsidR="00DF34E5">
        <w:t>enzyme design algorithm on indirect</w:t>
      </w:r>
      <w:r w:rsidR="00927A5F">
        <w:t xml:space="preserve"> measures of function,</w:t>
      </w:r>
      <w:r w:rsidR="00DF34E5">
        <w:t xml:space="preserve"> </w:t>
      </w:r>
      <w:r w:rsidR="00927A5F">
        <w:t xml:space="preserve">further supporting the need to train </w:t>
      </w:r>
      <w:proofErr w:type="gramStart"/>
      <w:r w:rsidR="00927A5F">
        <w:t>force-field</w:t>
      </w:r>
      <w:proofErr w:type="gramEnd"/>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5CC7B93A" w:rsidR="00DF34E5" w:rsidRDefault="00DF34E5" w:rsidP="008C36CB">
      <w:pPr>
        <w:spacing w:line="480" w:lineRule="auto"/>
      </w:pPr>
      <w:r>
        <w:tab/>
        <w:t xml:space="preserve">The data generated here uncovered new structure-function relationships in BglB, and provides </w:t>
      </w:r>
      <w:del w:id="118" w:author="Justin Siegel" w:date="2015-05-11T22:08:00Z">
        <w:r w:rsidDel="00FD1932">
          <w:delText xml:space="preserve">the </w:delText>
        </w:r>
      </w:del>
      <w:ins w:id="119" w:author="Justin Siegel" w:date="2015-05-11T22:08:00Z">
        <w:r w:rsidR="00FD1932">
          <w:t xml:space="preserve">a </w:t>
        </w:r>
      </w:ins>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ins w:id="120" w:author="Justin Siegel" w:date="2015-05-11T22:09:00Z">
        <w:r w:rsidR="00FD1932">
          <w:t xml:space="preserve"> underlying</w:t>
        </w:r>
      </w:ins>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r w:rsidR="00821017">
        <w:fldChar w:fldCharType="end"/>
      </w:r>
    </w:p>
    <w:p w14:paraId="0483E4D7" w14:textId="4A6409DF" w:rsidR="00DF34E5" w:rsidRDefault="00DF34E5" w:rsidP="008C36CB">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del w:id="121" w:author="Justin Siegel" w:date="2015-05-11T22:10:00Z">
        <w:r w:rsidDel="00FD1932">
          <w:delText xml:space="preserve">identified </w:delText>
        </w:r>
      </w:del>
      <w:ins w:id="122" w:author="Justin Siegel" w:date="2015-05-11T22:10:00Z">
        <w:r w:rsidR="00FD1932">
          <w:t xml:space="preserve">selected </w:t>
        </w:r>
      </w:ins>
      <w:r>
        <w:t xml:space="preserve">by machine learning as predictive of function. This has significant implications for future design strategies since </w:t>
      </w:r>
      <w:del w:id="123" w:author="Justin Siegel" w:date="2015-05-11T22:10:00Z">
        <w:r w:rsidDel="00FD1932">
          <w:delText xml:space="preserve">the </w:delText>
        </w:r>
      </w:del>
      <w:r>
        <w:t xml:space="preserve">interface energy is one of the most common metrics currently used to evaluate enzyme designs. It may be pertinent to develop additional training </w:t>
      </w:r>
      <w:proofErr w:type="gramStart"/>
      <w:r>
        <w:t>datasets,</w:t>
      </w:r>
      <w:proofErr w:type="gramEnd"/>
      <w:r>
        <w:t xml:space="preserve"> such as we have done for BglB, in order to further quantify the appropriate metrics to be used for selecting designed mutants to functionally characterize in other enzyme systems. While the dataset generated here enabled the development of a machine learning–based scoring function, it is unclear if the features selected by machine learning for BglB will be useful for prediction in other enzyme systems. More datasets of standardized kinetic constants are needed to determine if our results and the resultant machine learning–based scoring function is applicable to every family 1 glycoside hydrolase, or even to other classes of hydrolase</w:t>
      </w:r>
      <w:ins w:id="124" w:author="Justin Siegel" w:date="2015-05-11T22:11:00Z">
        <w:r w:rsidR="00FD1932">
          <w:t>s</w:t>
        </w:r>
      </w:ins>
      <w:r>
        <w:t>.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41EFA380" w:rsidR="00DF34E5" w:rsidRDefault="00DF34E5" w:rsidP="008C36CB">
      <w:pPr>
        <w:spacing w:line="480" w:lineRule="auto"/>
      </w:pPr>
      <w:r>
        <w:t xml:space="preserve">In this work, over 100 </w:t>
      </w:r>
      <w:proofErr w:type="gramStart"/>
      <w:r>
        <w:t>computationally-designed</w:t>
      </w:r>
      <w:proofErr w:type="gramEnd"/>
      <w:r>
        <w:t xml:space="preserve"> mutants of a family 1 glucosidase were produced, purified, and kinetically characterized. This dataset revealed new insights into structure-function relationships in BglB. Using readily calculated structural features </w:t>
      </w:r>
      <w:proofErr w:type="gramStart"/>
      <w:r>
        <w:t>machine learning</w:t>
      </w:r>
      <w:proofErr w:type="gramEnd"/>
      <w:r>
        <w:t xml:space="preserve"> protocols were employed to select a subset of features that are highly predictive of</w:t>
      </w:r>
      <w:ins w:id="125" w:author="Justin Siegel" w:date="2015-05-11T22:11:00Z">
        <w:r w:rsidR="00FD1932">
          <w:t xml:space="preserve"> each</w:t>
        </w:r>
      </w:ins>
      <w:r>
        <w:t xml:space="preserve"> </w:t>
      </w:r>
      <w:ins w:id="126" w:author="Justin Siegel" w:date="2015-05-11T22:11:00Z">
        <w:r w:rsidR="00FD1932">
          <w:t xml:space="preserve">measured </w:t>
        </w:r>
      </w:ins>
      <w:r>
        <w:t xml:space="preserve">kinetic </w:t>
      </w:r>
      <w:del w:id="127" w:author="Justin Siegel" w:date="2015-05-11T22:11:00Z">
        <w:r w:rsidDel="00FD1932">
          <w:delText>properties</w:delText>
        </w:r>
      </w:del>
      <w:ins w:id="128" w:author="Justin Siegel" w:date="2015-05-11T22:11:00Z">
        <w:r w:rsidR="00FD1932">
          <w:t>parameter</w:t>
        </w:r>
      </w:ins>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2B7E039B" w:rsidR="00DF34E5" w:rsidRDefault="00DF34E5" w:rsidP="008C36CB">
      <w:pPr>
        <w:spacing w:line="480" w:lineRule="auto"/>
      </w:pPr>
      <w:r>
        <w:t xml:space="preserve">This work was supported by ARO #201121557 and NSF #1254205 (IT) and Sloan #BR2014-012 and UC Davis Startup Funds (JBS). </w:t>
      </w:r>
      <w:ins w:id="129" w:author="Justin Siegel" w:date="2015-05-11T22:12:00Z">
        <w:r w:rsidR="00FD1932">
          <w:t xml:space="preserve"> We are grateful to the Siegel Lab, Dr. David Wilson, and Jeremy H. Mills for insightful comments and discussions that helped shape this manuscript.</w:t>
        </w:r>
      </w:ins>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proofErr w:type="gramStart"/>
      <w:r>
        <w:t>pNPG</w:t>
      </w:r>
      <w:proofErr w:type="gramEnd"/>
      <w:r>
        <w:t xml:space="preserve">, </w:t>
      </w:r>
      <w:r w:rsidRPr="00AD4DE1">
        <w:rPr>
          <w:i/>
        </w:rPr>
        <w:t>p</w:t>
      </w:r>
      <w:r>
        <w:t>-</w:t>
      </w:r>
      <w:proofErr w:type="spellStart"/>
      <w:r>
        <w:t>nitrophenyl</w:t>
      </w:r>
      <w:proofErr w:type="spellEnd"/>
      <w:r>
        <w:t>-ß-D-</w:t>
      </w:r>
      <w:proofErr w:type="spellStart"/>
      <w:r>
        <w:t>glucoside</w:t>
      </w:r>
      <w:proofErr w:type="spellEnd"/>
      <w:r>
        <w:t>,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 drawn with 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r w:rsidR="00DA6C73">
        <w:fldChar w:fldCharType="end"/>
      </w:r>
      <w:r>
        <w:t xml:space="preserve"> Alpha carbons of residues mutated shown as blue spheres (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 xml:space="preserve">Figure 4. Correlation between machine learning predictions and </w:t>
      </w:r>
      <w:proofErr w:type="gramStart"/>
      <w:r w:rsidRPr="00794F66">
        <w:rPr>
          <w:b/>
        </w:rPr>
        <w:t>experimentally-determined</w:t>
      </w:r>
      <w:proofErr w:type="gramEnd"/>
      <w:r w:rsidRPr="00794F66">
        <w:rPr>
          <w:b/>
        </w:rPr>
        <w:t xml:space="preserve"> kinetic constants</w:t>
      </w:r>
    </w:p>
    <w:p w14:paraId="3CB20D62" w14:textId="70E1D447" w:rsidR="00DF34E5" w:rsidRDefault="00DF34E5" w:rsidP="008C36CB">
      <w:pPr>
        <w:spacing w:line="480" w:lineRule="auto"/>
      </w:pPr>
      <w:r>
        <w:t xml:space="preserve">The log value corresponding to the relati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A), </w:t>
      </w:r>
      <w:r w:rsidR="004F15C1" w:rsidRPr="00AE71AE">
        <w:rPr>
          <w:i/>
        </w:rPr>
        <w:t>k</w:t>
      </w:r>
      <w:r w:rsidR="004F15C1" w:rsidRPr="00AE71AE">
        <w:rPr>
          <w:vertAlign w:val="subscript"/>
        </w:rPr>
        <w:t>cat</w:t>
      </w:r>
      <w:r>
        <w:t xml:space="preserve"> (B), and 1/</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w:t>
      </w:r>
      <w:proofErr w:type="gramStart"/>
      <w:r>
        <w:t>experimentally-determined</w:t>
      </w:r>
      <w:proofErr w:type="gramEnd"/>
      <w:r>
        <w:t xml:space="preserve">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respectively).</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gramStart"/>
            <w:r w:rsidRPr="009C6982">
              <w:rPr>
                <w:b/>
                <w:i/>
                <w:iCs/>
              </w:rPr>
              <w:t>k</w:t>
            </w:r>
            <w:r w:rsidRPr="009C6982">
              <w:rPr>
                <w:b/>
                <w:vertAlign w:val="subscript"/>
              </w:rPr>
              <w:t>cat</w:t>
            </w:r>
            <w:proofErr w:type="gram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gramStart"/>
            <w:r w:rsidRPr="009C6982">
              <w:rPr>
                <w:b/>
                <w:i/>
                <w:iCs/>
              </w:rPr>
              <w:t>k</w:t>
            </w:r>
            <w:r w:rsidRPr="009C6982">
              <w:rPr>
                <w:b/>
                <w:vertAlign w:val="subscript"/>
              </w:rPr>
              <w:t>cat</w:t>
            </w:r>
            <w:proofErr w:type="gram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proofErr w:type="gramStart"/>
            <w:r w:rsidRPr="009C6982">
              <w:t>ns</w:t>
            </w:r>
            <w:proofErr w:type="gramEnd"/>
          </w:p>
        </w:tc>
        <w:tc>
          <w:tcPr>
            <w:tcW w:w="900" w:type="dxa"/>
          </w:tcPr>
          <w:p w14:paraId="042DE3C2" w14:textId="77777777" w:rsidR="00CF4403" w:rsidRPr="009C6982" w:rsidRDefault="00CF4403" w:rsidP="00D92F42">
            <w:pPr>
              <w:jc w:val="center"/>
            </w:pPr>
            <w:proofErr w:type="gramStart"/>
            <w:r w:rsidRPr="009C6982">
              <w:t>ns</w:t>
            </w:r>
            <w:proofErr w:type="gramEnd"/>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proofErr w:type="gramStart"/>
            <w:r w:rsidRPr="009C6982">
              <w:t>ns</w:t>
            </w:r>
            <w:proofErr w:type="gramEnd"/>
          </w:p>
        </w:tc>
        <w:tc>
          <w:tcPr>
            <w:tcW w:w="900" w:type="dxa"/>
          </w:tcPr>
          <w:p w14:paraId="0FD071F9" w14:textId="77777777" w:rsidR="00CF4403" w:rsidRPr="009C6982" w:rsidRDefault="00CF4403" w:rsidP="00D92F42">
            <w:pPr>
              <w:jc w:val="center"/>
            </w:pPr>
            <w:proofErr w:type="gramStart"/>
            <w:r w:rsidRPr="009C6982">
              <w:t>ns</w:t>
            </w:r>
            <w:proofErr w:type="gramEnd"/>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proofErr w:type="gramStart"/>
            <w:r w:rsidRPr="009C6982">
              <w:t>ns</w:t>
            </w:r>
            <w:proofErr w:type="gramEnd"/>
          </w:p>
        </w:tc>
        <w:tc>
          <w:tcPr>
            <w:tcW w:w="900" w:type="dxa"/>
          </w:tcPr>
          <w:p w14:paraId="0202F874" w14:textId="77777777" w:rsidR="00CF4403" w:rsidRPr="009C6982" w:rsidRDefault="00CF4403" w:rsidP="00D92F42">
            <w:pPr>
              <w:jc w:val="center"/>
            </w:pPr>
            <w:proofErr w:type="gramStart"/>
            <w:r w:rsidRPr="009C6982">
              <w:t>ns</w:t>
            </w:r>
            <w:proofErr w:type="gramEnd"/>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proofErr w:type="gramStart"/>
            <w:r w:rsidRPr="009C6982">
              <w:t>ns</w:t>
            </w:r>
            <w:proofErr w:type="gramEnd"/>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proofErr w:type="gramStart"/>
            <w:r w:rsidRPr="009C6982">
              <w:t>ns</w:t>
            </w:r>
            <w:proofErr w:type="gramEnd"/>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proofErr w:type="gramStart"/>
            <w:r w:rsidRPr="009C6982">
              <w:t>ns</w:t>
            </w:r>
            <w:proofErr w:type="gramEnd"/>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proofErr w:type="gramStart"/>
            <w:r w:rsidRPr="009C6982">
              <w:t>ns</w:t>
            </w:r>
            <w:proofErr w:type="gramEnd"/>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proofErr w:type="gramStart"/>
            <w:r w:rsidRPr="009C6982">
              <w:t>ns</w:t>
            </w:r>
            <w:proofErr w:type="gramEnd"/>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proofErr w:type="gramStart"/>
            <w:r w:rsidRPr="009C6982">
              <w:t>ns</w:t>
            </w:r>
            <w:proofErr w:type="gramEnd"/>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proofErr w:type="gramStart"/>
            <w:r w:rsidRPr="009C6982">
              <w:t>ns</w:t>
            </w:r>
            <w:proofErr w:type="gramEnd"/>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proofErr w:type="gramStart"/>
            <w:r w:rsidRPr="009C6982">
              <w:t>ns</w:t>
            </w:r>
            <w:proofErr w:type="gramEnd"/>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proofErr w:type="gramStart"/>
            <w:r w:rsidRPr="009C6982">
              <w:t>ns</w:t>
            </w:r>
            <w:proofErr w:type="gramEnd"/>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proofErr w:type="gramStart"/>
            <w:r w:rsidRPr="009C6982">
              <w:t>ns</w:t>
            </w:r>
            <w:proofErr w:type="gramEnd"/>
          </w:p>
        </w:tc>
        <w:tc>
          <w:tcPr>
            <w:tcW w:w="874" w:type="dxa"/>
          </w:tcPr>
          <w:p w14:paraId="01732123" w14:textId="77777777" w:rsidR="00CF4403" w:rsidRPr="009C6982" w:rsidRDefault="00CF4403" w:rsidP="00D92F42">
            <w:pPr>
              <w:jc w:val="center"/>
            </w:pPr>
            <w:proofErr w:type="gramStart"/>
            <w:r w:rsidRPr="009C6982">
              <w:t>ns</w:t>
            </w:r>
            <w:proofErr w:type="gramEnd"/>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proofErr w:type="gramStart"/>
            <w:r w:rsidRPr="009C6982">
              <w:t>ns</w:t>
            </w:r>
            <w:proofErr w:type="gramEnd"/>
          </w:p>
        </w:tc>
        <w:tc>
          <w:tcPr>
            <w:tcW w:w="874" w:type="dxa"/>
          </w:tcPr>
          <w:p w14:paraId="08C80A62" w14:textId="77777777" w:rsidR="00CF4403" w:rsidRPr="009C6982" w:rsidRDefault="00CF4403" w:rsidP="00D92F42">
            <w:pPr>
              <w:jc w:val="center"/>
            </w:pPr>
            <w:proofErr w:type="gramStart"/>
            <w:r w:rsidRPr="009C6982">
              <w:t>ns</w:t>
            </w:r>
            <w:proofErr w:type="gramEnd"/>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proofErr w:type="gramStart"/>
            <w:r w:rsidRPr="009C6982">
              <w:t>ns</w:t>
            </w:r>
            <w:proofErr w:type="gramEnd"/>
          </w:p>
        </w:tc>
        <w:tc>
          <w:tcPr>
            <w:tcW w:w="874" w:type="dxa"/>
          </w:tcPr>
          <w:p w14:paraId="0C2F3E3E" w14:textId="77777777" w:rsidR="00CF4403" w:rsidRPr="009C6982" w:rsidRDefault="00CF4403" w:rsidP="00D92F42">
            <w:pPr>
              <w:jc w:val="center"/>
            </w:pPr>
            <w:proofErr w:type="gramStart"/>
            <w:r w:rsidRPr="009C6982">
              <w:t>ns</w:t>
            </w:r>
            <w:proofErr w:type="gramEnd"/>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proofErr w:type="gramStart"/>
            <w:r w:rsidRPr="009C6982">
              <w:t>ns</w:t>
            </w:r>
            <w:proofErr w:type="gramEnd"/>
          </w:p>
        </w:tc>
        <w:tc>
          <w:tcPr>
            <w:tcW w:w="874" w:type="dxa"/>
          </w:tcPr>
          <w:p w14:paraId="68A6BC49" w14:textId="77777777" w:rsidR="00CF4403" w:rsidRPr="009C6982" w:rsidRDefault="00CF4403" w:rsidP="00D92F42">
            <w:pPr>
              <w:jc w:val="center"/>
            </w:pPr>
            <w:proofErr w:type="gramStart"/>
            <w:r w:rsidRPr="009C6982">
              <w:t>ns</w:t>
            </w:r>
            <w:proofErr w:type="gramEnd"/>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proofErr w:type="gramStart"/>
            <w:r w:rsidRPr="009C6982">
              <w:t>ns</w:t>
            </w:r>
            <w:proofErr w:type="gramEnd"/>
          </w:p>
        </w:tc>
        <w:tc>
          <w:tcPr>
            <w:tcW w:w="874" w:type="dxa"/>
          </w:tcPr>
          <w:p w14:paraId="30E2DEED" w14:textId="77777777" w:rsidR="00CF4403" w:rsidRPr="009C6982" w:rsidRDefault="00CF4403" w:rsidP="00D92F42">
            <w:pPr>
              <w:jc w:val="center"/>
            </w:pPr>
            <w:proofErr w:type="gramStart"/>
            <w:r w:rsidRPr="009C6982">
              <w:t>ns</w:t>
            </w:r>
            <w:proofErr w:type="gramEnd"/>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proofErr w:type="gramStart"/>
            <w:r w:rsidRPr="009C6982">
              <w:t>ns</w:t>
            </w:r>
            <w:proofErr w:type="gramEnd"/>
          </w:p>
        </w:tc>
        <w:tc>
          <w:tcPr>
            <w:tcW w:w="874" w:type="dxa"/>
          </w:tcPr>
          <w:p w14:paraId="289FE2F6" w14:textId="77777777" w:rsidR="00CF4403" w:rsidRPr="009C6982" w:rsidRDefault="00CF4403" w:rsidP="00D92F42">
            <w:pPr>
              <w:jc w:val="center"/>
            </w:pPr>
            <w:proofErr w:type="gramStart"/>
            <w:r w:rsidRPr="009C6982">
              <w:t>ns</w:t>
            </w:r>
            <w:proofErr w:type="gramEnd"/>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9B5AAD5"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w:t>
      </w:r>
      <w:commentRangeStart w:id="130"/>
      <w:r>
        <w:t>X</w:t>
      </w:r>
      <w:commentRangeEnd w:id="130"/>
      <w:r w:rsidR="005C3C83">
        <w:rPr>
          <w:rStyle w:val="CommentReference"/>
        </w:rPr>
        <w:commentReference w:id="130"/>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5" w:author="Justin Siegel" w:date="2015-05-11T21:38:00Z" w:initials="JS">
    <w:p w14:paraId="53BC5BC9" w14:textId="26258983" w:rsidR="00FD1932" w:rsidRDefault="00FD1932">
      <w:pPr>
        <w:pStyle w:val="CommentText"/>
      </w:pPr>
      <w:r>
        <w:rPr>
          <w:rStyle w:val="CommentReference"/>
        </w:rPr>
        <w:annotationRef/>
      </w:r>
      <w:r>
        <w:t>Is there a protocol we can refer to that would be accessible?  If not, may want to mention this to Transcriptic as something to put in place (for next paper though).</w:t>
      </w:r>
    </w:p>
  </w:comment>
  <w:comment w:id="53" w:author="Justin Siegel" w:date="2015-05-11T21:45:00Z" w:initials="JS">
    <w:p w14:paraId="553E6B61" w14:textId="602E02F9" w:rsidR="00FD1932" w:rsidRDefault="00FD1932">
      <w:pPr>
        <w:pStyle w:val="CommentText"/>
      </w:pPr>
      <w:r>
        <w:rPr>
          <w:rStyle w:val="CommentReference"/>
        </w:rPr>
        <w:annotationRef/>
      </w:r>
      <w:r>
        <w:t xml:space="preserve">Make sure in </w:t>
      </w:r>
      <w:proofErr w:type="spellStart"/>
      <w:r>
        <w:t>Supp</w:t>
      </w:r>
      <w:proofErr w:type="spellEnd"/>
      <w:r>
        <w:t>!!!!</w:t>
      </w:r>
    </w:p>
  </w:comment>
  <w:comment w:id="56" w:author="Justin Siegel" w:date="2015-05-11T21:48:00Z" w:initials="JS">
    <w:p w14:paraId="7F0AF4FF" w14:textId="75DD262B" w:rsidR="00FD1932" w:rsidRDefault="00FD1932">
      <w:pPr>
        <w:pStyle w:val="CommentText"/>
      </w:pPr>
      <w:r>
        <w:rPr>
          <w:rStyle w:val="CommentReference"/>
        </w:rPr>
        <w:annotationRef/>
      </w:r>
      <w:r>
        <w:t xml:space="preserve">Citation????  </w:t>
      </w:r>
    </w:p>
  </w:comment>
  <w:comment w:id="72" w:author="Alex" w:date="2015-05-11T15:10:00Z" w:initials="A">
    <w:p w14:paraId="5AF3BAA1" w14:textId="2009C1C2" w:rsidR="00FD1932" w:rsidRDefault="00FD1932">
      <w:pPr>
        <w:pStyle w:val="CommentText"/>
      </w:pPr>
      <w:r>
        <w:rPr>
          <w:rStyle w:val="CommentReference"/>
        </w:rPr>
        <w:annotationRef/>
      </w:r>
      <w:r>
        <w:t>What do we mean by this?</w:t>
      </w:r>
    </w:p>
  </w:comment>
  <w:comment w:id="104" w:author="Justin Siegel" w:date="2015-05-11T22:02:00Z" w:initials="JS">
    <w:p w14:paraId="09CBEFDA" w14:textId="57C67E7E" w:rsidR="00FD1932" w:rsidRDefault="00FD1932">
      <w:pPr>
        <w:pStyle w:val="CommentText"/>
      </w:pPr>
      <w:r>
        <w:rPr>
          <w:rStyle w:val="CommentReference"/>
        </w:rPr>
        <w:annotationRef/>
      </w:r>
      <w:r>
        <w:t>Need to make scatter plot of Kcat (x) and Km (y) showing there is no significant correlation</w:t>
      </w:r>
    </w:p>
  </w:comment>
  <w:comment w:id="109" w:author="Alex" w:date="2015-05-11T15:15:00Z" w:initials="A">
    <w:p w14:paraId="554A02E6" w14:textId="1CE770D6" w:rsidR="00FD1932" w:rsidRDefault="00FD1932">
      <w:pPr>
        <w:pStyle w:val="CommentText"/>
      </w:pPr>
      <w:r>
        <w:rPr>
          <w:rStyle w:val="CommentReference"/>
        </w:rPr>
        <w:annotationRef/>
      </w:r>
      <w:r>
        <w:t>I think we can delete this</w:t>
      </w:r>
    </w:p>
  </w:comment>
  <w:comment w:id="130" w:author="Justin Siegel" w:date="2015-05-11T22:14:00Z" w:initials="JS">
    <w:p w14:paraId="2BEF875D" w14:textId="7C85EEE3" w:rsidR="005C3C83" w:rsidRDefault="005C3C83">
      <w:pPr>
        <w:pStyle w:val="CommentText"/>
      </w:pPr>
      <w:r>
        <w:rPr>
          <w:rStyle w:val="CommentReference"/>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77F77"/>
    <w:rsid w:val="000821C2"/>
    <w:rsid w:val="00086851"/>
    <w:rsid w:val="000C62FC"/>
    <w:rsid w:val="000D05AB"/>
    <w:rsid w:val="000D16BA"/>
    <w:rsid w:val="000E4A77"/>
    <w:rsid w:val="001112F9"/>
    <w:rsid w:val="00114C36"/>
    <w:rsid w:val="00132354"/>
    <w:rsid w:val="00152501"/>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4013"/>
    <w:rsid w:val="00342F97"/>
    <w:rsid w:val="003B2366"/>
    <w:rsid w:val="0040061F"/>
    <w:rsid w:val="00457A0B"/>
    <w:rsid w:val="004A52E3"/>
    <w:rsid w:val="004F15C1"/>
    <w:rsid w:val="005003CC"/>
    <w:rsid w:val="005061E7"/>
    <w:rsid w:val="00515B0C"/>
    <w:rsid w:val="005625F4"/>
    <w:rsid w:val="005815CD"/>
    <w:rsid w:val="005C3C83"/>
    <w:rsid w:val="005C44A4"/>
    <w:rsid w:val="005D2F49"/>
    <w:rsid w:val="006314A2"/>
    <w:rsid w:val="00632B58"/>
    <w:rsid w:val="00632C3C"/>
    <w:rsid w:val="006927C5"/>
    <w:rsid w:val="00696E24"/>
    <w:rsid w:val="00700366"/>
    <w:rsid w:val="00721840"/>
    <w:rsid w:val="00726317"/>
    <w:rsid w:val="0075290A"/>
    <w:rsid w:val="00775C69"/>
    <w:rsid w:val="00781200"/>
    <w:rsid w:val="00794F66"/>
    <w:rsid w:val="007D70EE"/>
    <w:rsid w:val="007E6A5B"/>
    <w:rsid w:val="007F744E"/>
    <w:rsid w:val="00821017"/>
    <w:rsid w:val="00841818"/>
    <w:rsid w:val="008542E8"/>
    <w:rsid w:val="008C36CB"/>
    <w:rsid w:val="008E17CB"/>
    <w:rsid w:val="00920108"/>
    <w:rsid w:val="00927A5F"/>
    <w:rsid w:val="00955701"/>
    <w:rsid w:val="00957C69"/>
    <w:rsid w:val="009650B2"/>
    <w:rsid w:val="00981B20"/>
    <w:rsid w:val="009C31AA"/>
    <w:rsid w:val="009C51D9"/>
    <w:rsid w:val="009E2237"/>
    <w:rsid w:val="009E3F2F"/>
    <w:rsid w:val="009F05B6"/>
    <w:rsid w:val="009F55F8"/>
    <w:rsid w:val="00A03694"/>
    <w:rsid w:val="00A94C91"/>
    <w:rsid w:val="00AA5F63"/>
    <w:rsid w:val="00AD3EB3"/>
    <w:rsid w:val="00AD4DE1"/>
    <w:rsid w:val="00AE4269"/>
    <w:rsid w:val="00AE71AE"/>
    <w:rsid w:val="00AF585E"/>
    <w:rsid w:val="00B140EE"/>
    <w:rsid w:val="00B17960"/>
    <w:rsid w:val="00B20ED9"/>
    <w:rsid w:val="00B21D0F"/>
    <w:rsid w:val="00B25899"/>
    <w:rsid w:val="00B26AAC"/>
    <w:rsid w:val="00B7352B"/>
    <w:rsid w:val="00B83E76"/>
    <w:rsid w:val="00B95A22"/>
    <w:rsid w:val="00BA2FA2"/>
    <w:rsid w:val="00BA3F96"/>
    <w:rsid w:val="00BA6497"/>
    <w:rsid w:val="00BB2E28"/>
    <w:rsid w:val="00BB3965"/>
    <w:rsid w:val="00BC275E"/>
    <w:rsid w:val="00BF4449"/>
    <w:rsid w:val="00C34241"/>
    <w:rsid w:val="00C37BC1"/>
    <w:rsid w:val="00C42201"/>
    <w:rsid w:val="00C52DCD"/>
    <w:rsid w:val="00C54EC9"/>
    <w:rsid w:val="00C65137"/>
    <w:rsid w:val="00C75703"/>
    <w:rsid w:val="00C960AB"/>
    <w:rsid w:val="00CA4931"/>
    <w:rsid w:val="00CB5BE9"/>
    <w:rsid w:val="00CB6ABB"/>
    <w:rsid w:val="00CB78D9"/>
    <w:rsid w:val="00CD3D91"/>
    <w:rsid w:val="00CD6A07"/>
    <w:rsid w:val="00CF1F2E"/>
    <w:rsid w:val="00CF4403"/>
    <w:rsid w:val="00D0749A"/>
    <w:rsid w:val="00D21241"/>
    <w:rsid w:val="00D22F0B"/>
    <w:rsid w:val="00D27DC5"/>
    <w:rsid w:val="00D36C90"/>
    <w:rsid w:val="00D4719F"/>
    <w:rsid w:val="00D704B6"/>
    <w:rsid w:val="00D73DA9"/>
    <w:rsid w:val="00D92F42"/>
    <w:rsid w:val="00D94B95"/>
    <w:rsid w:val="00DA1BAA"/>
    <w:rsid w:val="00DA6C73"/>
    <w:rsid w:val="00DC381A"/>
    <w:rsid w:val="00DD678F"/>
    <w:rsid w:val="00DE3799"/>
    <w:rsid w:val="00DF046C"/>
    <w:rsid w:val="00DF34E5"/>
    <w:rsid w:val="00DF763B"/>
    <w:rsid w:val="00E21D8F"/>
    <w:rsid w:val="00E31C1E"/>
    <w:rsid w:val="00E647F9"/>
    <w:rsid w:val="00E71933"/>
    <w:rsid w:val="00E90005"/>
    <w:rsid w:val="00E95C64"/>
    <w:rsid w:val="00EA5D71"/>
    <w:rsid w:val="00EB4AF5"/>
    <w:rsid w:val="00ED150E"/>
    <w:rsid w:val="00EE4854"/>
    <w:rsid w:val="00F31748"/>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0044</Words>
  <Characters>57255</Characters>
  <Application>Microsoft Macintosh Word</Application>
  <DocSecurity>0</DocSecurity>
  <Lines>477</Lines>
  <Paragraphs>134</Paragraphs>
  <ScaleCrop>false</ScaleCrop>
  <Company/>
  <LinksUpToDate>false</LinksUpToDate>
  <CharactersWithSpaces>67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Justin Siegel</cp:lastModifiedBy>
  <cp:revision>3</cp:revision>
  <dcterms:created xsi:type="dcterms:W3CDTF">2015-05-12T05:15:00Z</dcterms:created>
  <dcterms:modified xsi:type="dcterms:W3CDTF">2015-05-12T05:18:00Z</dcterms:modified>
</cp:coreProperties>
</file>